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E53FC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E53FC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As far as possible, these variables were selected to represent environmental axes which are considered regionally important</w:t>
      </w:r>
      <w:r w:rsidR="004066C3">
        <w:t xml:space="preserve"> and </w:t>
      </w:r>
      <w:commentRangeStart w:id="17"/>
      <w:commentRangeStart w:id="18"/>
      <w:r w:rsidR="004066C3">
        <w:t xml:space="preserve">nominally </w:t>
      </w:r>
      <w:commentRangeEnd w:id="17"/>
      <w:r w:rsidR="008F78EE">
        <w:rPr>
          <w:rStyle w:val="CommentReference"/>
          <w:rFonts w:ascii="Times New Roman" w:hAnsiTheme="minorHAnsi"/>
        </w:rPr>
        <w:commentReference w:id="17"/>
      </w:r>
      <w:commentRangeEnd w:id="18"/>
      <w:r w:rsidR="00F0240E">
        <w:rPr>
          <w:rStyle w:val="CommentReference"/>
          <w:rFonts w:ascii="Times New Roman" w:hAnsiTheme="minorHAnsi"/>
        </w:rPr>
        <w:commentReference w:id="18"/>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44CC2F91" w14:textId="434AB6CB" w:rsidR="002448E4" w:rsidRDefault="002448E4" w:rsidP="002448E4">
      <w:pPr>
        <w:pStyle w:val="Heading1"/>
        <w:spacing w:line="240" w:lineRule="auto"/>
      </w:pPr>
      <w:r>
        <w:t>5: Conclusion</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0EDAB6A1"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8" w:history="1">
        <w:r w:rsidRPr="002C20EB">
          <w:rPr>
            <w:rStyle w:val="Hyperlink"/>
          </w:rPr>
          <w:t>https://orcid.org/0000-0003-2659-6909</w:t>
        </w:r>
      </w:hyperlink>
      <w:bookmarkStart w:id="61" w:name="_GoBack"/>
      <w:bookmarkEnd w:id="61"/>
    </w:p>
    <w:p w14:paraId="1B1F3B09" w14:textId="77777777" w:rsidR="00B46208" w:rsidRPr="002B2755" w:rsidRDefault="00B46208" w:rsidP="00B46208">
      <w:r w:rsidRPr="002C20EB">
        <w:t xml:space="preserve">Michael D. Cramer: </w:t>
      </w:r>
      <w:hyperlink r:id="rId19"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0" w:history="1">
        <w:r w:rsidRPr="002C20EB">
          <w:rPr>
            <w:rStyle w:val="Hyperlink"/>
          </w:rPr>
          <w:t>https://orcid.org/0000-0002-1363-9781</w:t>
        </w:r>
      </w:hyperlink>
    </w:p>
    <w:sectPr w:rsidR="00B46208" w:rsidRPr="00B46208"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7FCF8830" w15:paraIdParent="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1"/>
  <w15:commentEx w15:paraId="76D8A660" w15:paraIdParent="44AE895E" w15:done="1"/>
  <w15:commentEx w15:paraId="72002478" w15:done="1"/>
  <w15:commentEx w15:paraId="0A83FFEA" w15:paraIdParent="72002478" w15:done="1"/>
  <w15:commentEx w15:paraId="20553D95" w15:done="0"/>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5E275F" w14:textId="77777777" w:rsidR="00E53FC6" w:rsidRDefault="00E53FC6">
      <w:pPr>
        <w:spacing w:after="0"/>
      </w:pPr>
      <w:r>
        <w:separator/>
      </w:r>
    </w:p>
  </w:endnote>
  <w:endnote w:type="continuationSeparator" w:id="0">
    <w:p w14:paraId="68E4F9CB" w14:textId="77777777" w:rsidR="00E53FC6" w:rsidRDefault="00E53FC6">
      <w:pPr>
        <w:spacing w:after="0"/>
      </w:pPr>
      <w:r>
        <w:continuationSeparator/>
      </w:r>
    </w:p>
  </w:endnote>
  <w:endnote w:type="continuationNotice" w:id="1">
    <w:p w14:paraId="17E35991" w14:textId="77777777" w:rsidR="00E53FC6" w:rsidRDefault="00E53FC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48AB84" w14:textId="77777777" w:rsidR="00E53FC6" w:rsidRDefault="00E53FC6">
      <w:r>
        <w:separator/>
      </w:r>
    </w:p>
  </w:footnote>
  <w:footnote w:type="continuationSeparator" w:id="0">
    <w:p w14:paraId="6DC8E276" w14:textId="77777777" w:rsidR="00E53FC6" w:rsidRDefault="00E53FC6">
      <w:r>
        <w:continuationSeparator/>
      </w:r>
    </w:p>
  </w:footnote>
  <w:footnote w:type="continuationNotice" w:id="1">
    <w:p w14:paraId="1E085FCF" w14:textId="77777777" w:rsidR="00E53FC6" w:rsidRDefault="00E53FC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3FC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orcid.org/0000-0003-0989-326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1276D9-2C09-844B-B9C3-0B82E4EC3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20</Pages>
  <Words>12112</Words>
  <Characters>69042</Characters>
  <Application>Microsoft Office Word</Application>
  <DocSecurity>0</DocSecurity>
  <Lines>575</Lines>
  <Paragraphs>1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099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9</cp:revision>
  <cp:lastPrinted>2019-11-19T13:01:00Z</cp:lastPrinted>
  <dcterms:created xsi:type="dcterms:W3CDTF">2019-12-03T09:32:00Z</dcterms:created>
  <dcterms:modified xsi:type="dcterms:W3CDTF">2019-12-08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